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w:t>
      </w:r>
      <w:r w:rsidR="003B7A34" w:rsidRPr="003B7A34">
        <w:t>the two dimensional nanomaterials</w:t>
      </w:r>
      <w:r w:rsidR="003B7A34" w:rsidRPr="003B7A34">
        <w:t xml:space="preserve">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 xml:space="preserve">At present, research of thermal transport properties </w:t>
      </w:r>
      <w:r w:rsidRPr="006F2CF2">
        <w:t>based on the</w:t>
      </w:r>
      <w:r w:rsidRPr="006F2CF2">
        <w:t xml:space="preserve"> </w:t>
      </w:r>
      <w:r w:rsidRPr="006F2CF2">
        <w:t>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bookmarkStart w:id="0" w:name="_GoBack"/>
      <w:bookmarkEnd w:id="0"/>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1D527F">
      <w:pPr>
        <w:tabs>
          <w:tab w:val="left" w:pos="3828"/>
          <w:tab w:val="left" w:pos="7088"/>
        </w:tabs>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1D527F">
      <w:pPr>
        <w:pStyle w:val="af3"/>
        <w:jc w:val="center"/>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598EC41E" w:rsidR="0067690F" w:rsidRPr="007A41A7" w:rsidRDefault="00B4136F" w:rsidP="001D527F">
      <w:pPr>
        <w:pStyle w:val="af3"/>
        <w:tabs>
          <w:tab w:val="clear" w:pos="840"/>
          <w:tab w:val="clear" w:pos="7140"/>
          <w:tab w:val="left" w:pos="3119"/>
          <w:tab w:val="right" w:pos="7655"/>
        </w:tabs>
        <w:jc w:val="center"/>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5B9F8AC1" w14:textId="2D3DA99E" w:rsidR="001517BB" w:rsidRDefault="001517BB" w:rsidP="001D527F">
      <w:pPr>
        <w:tabs>
          <w:tab w:val="left" w:pos="3828"/>
          <w:tab w:val="left" w:pos="7088"/>
        </w:tabs>
        <w:ind w:firstLineChars="288" w:firstLine="605"/>
        <w:jc w:val="center"/>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550692A8" w:rsidR="00DF112F" w:rsidRDefault="00510DE4" w:rsidP="001D527F">
      <w:pPr>
        <w:tabs>
          <w:tab w:val="left" w:pos="3828"/>
          <w:tab w:val="left" w:pos="7088"/>
        </w:tabs>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w:t>
      </w: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35E22805" w:rsidR="00435297" w:rsidRDefault="006832DE" w:rsidP="001D527F">
      <w:pPr>
        <w:ind w:firstLineChars="288" w:firstLine="605"/>
        <w:jc w:val="center"/>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B4136F"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B4136F"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6E2D06" w:rsidRDefault="006E2D06"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6E2D06" w:rsidRDefault="006E2D06"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6E2D06" w:rsidRDefault="006E2D06"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6E2D06" w:rsidRDefault="006E2D06"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w:t>
      </w:r>
      <w:r>
        <w:rPr>
          <w:rFonts w:ascii="Times New Roman" w:hAnsi="Times New Roman" w:cs="Times New Roman"/>
          <w:color w:val="000000" w:themeColor="text1"/>
        </w:rPr>
        <w:lastRenderedPageBreak/>
        <w:t xml:space="preserve">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0514"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6E2D06" w:rsidRPr="00D479F0" w:rsidRDefault="006E2D06"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0515"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6E2D06" w:rsidRDefault="006E2D06" w:rsidP="00C154D6">
      <w:r>
        <w:separator/>
      </w:r>
    </w:p>
  </w:endnote>
  <w:endnote w:type="continuationSeparator" w:id="0">
    <w:p w14:paraId="30DA7DE1" w14:textId="77777777" w:rsidR="006E2D06" w:rsidRDefault="006E2D06"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6E2D06" w:rsidRDefault="006E2D06" w:rsidP="00C154D6">
      <w:r>
        <w:separator/>
      </w:r>
    </w:p>
  </w:footnote>
  <w:footnote w:type="continuationSeparator" w:id="0">
    <w:p w14:paraId="03A1BE80" w14:textId="77777777" w:rsidR="006E2D06" w:rsidRDefault="006E2D06"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47B4"/>
    <w:rsid w:val="0051643E"/>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F2292-96EF-46D2-AD02-240A83DDF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13</TotalTime>
  <Pages>10</Pages>
  <Words>7741</Words>
  <Characters>44128</Characters>
  <Application>Microsoft Office Word</Application>
  <DocSecurity>0</DocSecurity>
  <Lines>367</Lines>
  <Paragraphs>103</Paragraphs>
  <ScaleCrop>false</ScaleCrop>
  <Company/>
  <LinksUpToDate>false</LinksUpToDate>
  <CharactersWithSpaces>51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55</cp:revision>
  <dcterms:created xsi:type="dcterms:W3CDTF">2014-11-05T05:16:00Z</dcterms:created>
  <dcterms:modified xsi:type="dcterms:W3CDTF">2017-02-1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